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68109" w14:textId="24928097" w:rsidR="00A7435B" w:rsidRDefault="00EC7B4D">
      <w:proofErr w:type="spellStart"/>
      <w:r>
        <w:t>fodder_doc</w:t>
      </w:r>
      <w:proofErr w:type="spellEnd"/>
    </w:p>
    <w:p w14:paraId="235BEDBC" w14:textId="18BC1DB7" w:rsidR="00EC7B4D" w:rsidRDefault="00EC7B4D"/>
    <w:p w14:paraId="03CCB5D9" w14:textId="7806E702" w:rsidR="00EC7B4D" w:rsidRDefault="00EC7B4D">
      <w:r>
        <w:t>Intro</w:t>
      </w:r>
    </w:p>
    <w:p w14:paraId="1A0BD120" w14:textId="77777777" w:rsidR="00EC7B4D" w:rsidRDefault="00EC7B4D" w:rsidP="00EC7B4D">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52627252" w14:textId="77777777" w:rsidR="00EC7B4D" w:rsidRDefault="00EC7B4D" w:rsidP="00EC7B4D">
      <w:pPr>
        <w:rPr>
          <w:rFonts w:asciiTheme="majorHAnsi" w:hAnsiTheme="majorHAnsi" w:cstheme="majorHAnsi"/>
        </w:rPr>
      </w:pPr>
    </w:p>
    <w:p w14:paraId="25C88863" w14:textId="77777777" w:rsidR="00EC7B4D" w:rsidRPr="006D3374" w:rsidRDefault="00EC7B4D" w:rsidP="00EC7B4D">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 capacity for adaptation to environmental change</w:t>
      </w:r>
    </w:p>
    <w:p w14:paraId="1924F437" w14:textId="77777777" w:rsidR="00EC7B4D" w:rsidRDefault="00EC7B4D" w:rsidP="00EC7B4D">
      <w:pPr>
        <w:rPr>
          <w:rFonts w:asciiTheme="majorHAnsi" w:hAnsiTheme="majorHAnsi" w:cstheme="majorHAnsi"/>
        </w:rPr>
      </w:pPr>
    </w:p>
    <w:p w14:paraId="39B9A8F0" w14:textId="77777777" w:rsidR="00EC7B4D" w:rsidRDefault="00EC7B4D" w:rsidP="00EC7B4D">
      <w:pPr>
        <w:rPr>
          <w:rFonts w:asciiTheme="majorHAnsi" w:hAnsiTheme="majorHAnsi" w:cstheme="majorHAnsi"/>
        </w:rPr>
      </w:pPr>
      <w:r>
        <w:rPr>
          <w:rFonts w:asciiTheme="majorHAnsi" w:hAnsiTheme="majorHAnsi" w:cstheme="majorHAnsi"/>
        </w:rPr>
        <w:t xml:space="preserve"> phenotypic variation to allow for a broad respond to climatic factors deeply influencing the Delta. </w:t>
      </w:r>
      <w:proofErr w:type="gramStart"/>
      <w:r>
        <w:rPr>
          <w:rFonts w:asciiTheme="majorHAnsi" w:hAnsiTheme="majorHAnsi" w:cstheme="majorHAnsi"/>
        </w:rPr>
        <w:t>Three  key</w:t>
      </w:r>
      <w:proofErr w:type="gramEnd"/>
      <w:r>
        <w:rPr>
          <w:rFonts w:asciiTheme="majorHAnsi" w:hAnsiTheme="majorHAnsi" w:cstheme="majorHAnsi"/>
        </w:rPr>
        <w:t xml:space="preserve"> components to</w:t>
      </w:r>
    </w:p>
    <w:p w14:paraId="2292D98E" w14:textId="77777777" w:rsidR="00EC7B4D" w:rsidRDefault="00EC7B4D" w:rsidP="00EC7B4D">
      <w:pPr>
        <w:rPr>
          <w:rFonts w:asciiTheme="majorHAnsi" w:hAnsiTheme="majorHAnsi" w:cstheme="majorHAnsi"/>
        </w:rPr>
      </w:pPr>
    </w:p>
    <w:p w14:paraId="76B0D24E" w14:textId="77777777" w:rsidR="00EC7B4D" w:rsidRDefault="00EC7B4D" w:rsidP="00EC7B4D">
      <w:pPr>
        <w:rPr>
          <w:rFonts w:asciiTheme="majorHAnsi" w:hAnsiTheme="majorHAnsi" w:cstheme="majorHAnsi"/>
        </w:rPr>
      </w:pPr>
      <w:r>
        <w:rPr>
          <w:rFonts w:asciiTheme="majorHAnsi" w:hAnsiTheme="majorHAnsi" w:cstheme="majorHAnsi"/>
        </w:rPr>
        <w:t xml:space="preserve"> of basic ecology is phenotypic variation; thus, maintenance of genetic diversity is essential as it is tied to the </w:t>
      </w:r>
      <w:r w:rsidRPr="00170D69">
        <w:rPr>
          <w:rFonts w:asciiTheme="majorHAnsi" w:hAnsiTheme="majorHAnsi" w:cstheme="majorHAnsi"/>
        </w:rPr>
        <w:t>evolutionary</w:t>
      </w:r>
      <w:r>
        <w:rPr>
          <w:rFonts w:asciiTheme="majorHAnsi" w:hAnsiTheme="majorHAnsi" w:cstheme="majorHAnsi"/>
        </w:rPr>
        <w:t xml:space="preserve"> </w:t>
      </w:r>
      <w:r w:rsidRPr="00170D69">
        <w:rPr>
          <w:rFonts w:asciiTheme="majorHAnsi" w:hAnsiTheme="majorHAnsi" w:cstheme="majorHAnsi"/>
        </w:rPr>
        <w:t>capacity for adaptation to environmental change</w:t>
      </w:r>
      <w:r>
        <w:rPr>
          <w:rFonts w:asciiTheme="majorHAnsi" w:hAnsiTheme="majorHAnsi" w:cstheme="majorHAnsi"/>
        </w:rPr>
        <w:t>. To assess genetic diversity within delta smelt, contemporary and historical effective population size estimates were made using 2318[</w:t>
      </w:r>
      <w:proofErr w:type="spellStart"/>
      <w:r>
        <w:rPr>
          <w:rFonts w:asciiTheme="majorHAnsi" w:hAnsiTheme="majorHAnsi" w:cstheme="majorHAnsi"/>
        </w:rPr>
        <w:t>tk</w:t>
      </w:r>
      <w:proofErr w:type="spellEnd"/>
      <w:r>
        <w:rPr>
          <w:rFonts w:asciiTheme="majorHAnsi" w:hAnsiTheme="majorHAnsi" w:cstheme="majorHAnsi"/>
        </w:rPr>
        <w:t>] samples from 25[</w:t>
      </w:r>
      <w:proofErr w:type="spellStart"/>
      <w:r>
        <w:rPr>
          <w:rFonts w:asciiTheme="majorHAnsi" w:hAnsiTheme="majorHAnsi" w:cstheme="majorHAnsi"/>
        </w:rPr>
        <w:t>tk</w:t>
      </w:r>
      <w:proofErr w:type="spellEnd"/>
      <w:r>
        <w:rPr>
          <w:rFonts w:asciiTheme="majorHAnsi" w:hAnsiTheme="majorHAnsi" w:cstheme="majorHAnsi"/>
        </w:rPr>
        <w:t>] generations.</w:t>
      </w:r>
    </w:p>
    <w:p w14:paraId="7881039A" w14:textId="77777777" w:rsidR="00EC7B4D" w:rsidRDefault="00EC7B4D" w:rsidP="00EC7B4D">
      <w:pPr>
        <w:rPr>
          <w:rFonts w:asciiTheme="majorHAnsi" w:hAnsiTheme="majorHAnsi" w:cstheme="majorHAnsi"/>
        </w:rPr>
      </w:pPr>
    </w:p>
    <w:p w14:paraId="08742229" w14:textId="77777777" w:rsidR="00EC7B4D" w:rsidRDefault="00EC7B4D" w:rsidP="00EC7B4D">
      <w:pPr>
        <w:rPr>
          <w:rFonts w:asciiTheme="majorHAnsi" w:hAnsiTheme="majorHAnsi" w:cstheme="majorHAnsi"/>
        </w:rPr>
      </w:pPr>
      <w:r>
        <w:rPr>
          <w:rFonts w:asciiTheme="majorHAnsi" w:hAnsiTheme="majorHAnsi" w:cstheme="majorHAnsi"/>
        </w:rPr>
        <w:t xml:space="preserve"> Conservation of genetic diversity within the species will require several components, including an assembled genome to allow for fine-scale genomic change, quantifying genetic diversity through time, and identifying loci to assist in non-lethal monitoring methods of population dynamics, such as sex ratios, of the species. </w:t>
      </w:r>
    </w:p>
    <w:p w14:paraId="6A4F3211" w14:textId="77777777" w:rsidR="00EC7B4D" w:rsidRDefault="00EC7B4D" w:rsidP="00EC7B4D">
      <w:pPr>
        <w:rPr>
          <w:rFonts w:asciiTheme="majorHAnsi" w:hAnsiTheme="majorHAnsi" w:cstheme="majorHAnsi"/>
        </w:rPr>
      </w:pPr>
    </w:p>
    <w:p w14:paraId="7B40B8B3" w14:textId="77777777" w:rsidR="00EC7B4D" w:rsidRPr="001B340B" w:rsidRDefault="00EC7B4D" w:rsidP="00EC7B4D">
      <w:pPr>
        <w:rPr>
          <w:rFonts w:asciiTheme="majorHAnsi" w:hAnsiTheme="majorHAnsi" w:cstheme="majorHAnsi"/>
        </w:rPr>
      </w:pPr>
      <w:r>
        <w:rPr>
          <w:rFonts w:asciiTheme="majorHAnsi" w:hAnsiTheme="majorHAnsi" w:cstheme="majorHAnsi"/>
        </w:rPr>
        <w:t xml:space="preserve">genetic resources for and monitoring genetic diversity within delta smelt is a critical step to aid in research efforts for making informed decisions to manage this imperiled species. Resource development requires genomic tools for </w:t>
      </w:r>
    </w:p>
    <w:p w14:paraId="7CFA94E6" w14:textId="77777777" w:rsidR="00EC7B4D" w:rsidRDefault="00EC7B4D" w:rsidP="00EC7B4D">
      <w:pPr>
        <w:rPr>
          <w:rFonts w:asciiTheme="majorHAnsi" w:hAnsiTheme="majorHAnsi" w:cstheme="majorHAnsi"/>
        </w:rPr>
      </w:pPr>
    </w:p>
    <w:p w14:paraId="342F2EB8" w14:textId="77777777" w:rsidR="00EC7B4D" w:rsidRDefault="00EC7B4D" w:rsidP="00EC7B4D">
      <w:pPr>
        <w:rPr>
          <w:rFonts w:asciiTheme="majorHAnsi" w:hAnsiTheme="majorHAnsi" w:cstheme="majorHAnsi"/>
        </w:rPr>
      </w:pPr>
    </w:p>
    <w:p w14:paraId="112029BB"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qAXBxzdW","properties":{"formattedCitation":"\\super 8,9\\nosupersub{}","plainCitation":"8,9","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8,9</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in the wild population, genetic management in the captive population, developing assays to dete</w:t>
      </w:r>
      <w:proofErr w:type="spellStart"/>
      <w:r w:rsidRPr="00833A33">
        <w:rPr>
          <w:rFonts w:asciiTheme="majorHAnsi" w:hAnsiTheme="majorHAnsi" w:cstheme="majorHAnsi"/>
        </w:rPr>
        <w:t>ct</w:t>
      </w:r>
      <w:proofErr w:type="spellEnd"/>
      <w:r w:rsidRPr="00833A33">
        <w:rPr>
          <w:rFonts w:asciiTheme="majorHAnsi" w:hAnsiTheme="majorHAnsi" w:cstheme="majorHAnsi"/>
        </w:rPr>
        <w:t xml:space="preserve">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N8vnZB7I","properties":{"formattedCitation":"\\super 10\\uc0\\u8211{}12\\nosupersub{}","plainCitation":"10–12","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10–12</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t>
      </w:r>
      <w:proofErr w:type="spellStart"/>
      <w:r w:rsidRPr="00833A33">
        <w:rPr>
          <w:rFonts w:asciiTheme="majorHAnsi" w:hAnsiTheme="majorHAnsi" w:cstheme="majorHAnsi"/>
        </w:rPr>
        <w:t>wer</w:t>
      </w:r>
      <w:proofErr w:type="spellEnd"/>
      <w:r w:rsidRPr="00833A33">
        <w:rPr>
          <w:rFonts w:asciiTheme="majorHAnsi" w:hAnsiTheme="majorHAnsi" w:cstheme="majorHAnsi"/>
        </w:rPr>
        <w:t xml:space="preserve">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j0bUbSld","properties":{"formattedCitation":"\\super 2,13\\nosupersub{}","plainCitation":"2,13","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2,13</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w:t>
      </w:r>
      <w:proofErr w:type="spellStart"/>
      <w:r w:rsidRPr="00833A33">
        <w:rPr>
          <w:rFonts w:asciiTheme="majorHAnsi" w:hAnsiTheme="majorHAnsi" w:cstheme="majorHAnsi"/>
        </w:rPr>
        <w:t>onitoring</w:t>
      </w:r>
      <w:proofErr w:type="spellEnd"/>
      <w:r w:rsidRPr="00833A33">
        <w:rPr>
          <w:rFonts w:asciiTheme="majorHAnsi" w:hAnsiTheme="majorHAnsi" w:cstheme="majorHAnsi"/>
        </w:rPr>
        <w:t xml:space="preserve">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19ED9918" w14:textId="77777777" w:rsidR="00EC7B4D" w:rsidRPr="00833A33" w:rsidRDefault="00EC7B4D" w:rsidP="00EC7B4D">
      <w:pPr>
        <w:rPr>
          <w:rFonts w:asciiTheme="majorHAnsi" w:hAnsiTheme="majorHAnsi" w:cstheme="majorHAnsi"/>
        </w:rPr>
      </w:pPr>
    </w:p>
    <w:p w14:paraId="4B16DD00"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w:t>
      </w:r>
      <w:r w:rsidRPr="00833A33">
        <w:rPr>
          <w:rFonts w:asciiTheme="majorHAnsi" w:hAnsiTheme="majorHAnsi" w:cstheme="majorHAnsi"/>
        </w:rPr>
        <w:lastRenderedPageBreak/>
        <w:t xml:space="preserve">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47291414" w14:textId="77777777" w:rsidR="00EC7B4D" w:rsidRDefault="00EC7B4D" w:rsidP="00EC7B4D"/>
    <w:p w14:paraId="3BD921FA" w14:textId="77777777" w:rsidR="00EC7B4D" w:rsidRDefault="00EC7B4D"/>
    <w:sectPr w:rsidR="00EC7B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B4D"/>
    <w:rsid w:val="00A7435B"/>
    <w:rsid w:val="00EC7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17681"/>
  <w15:chartTrackingRefBased/>
  <w15:docId w15:val="{EBCAAA3F-AA63-4F4E-BEFB-512EE5C4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298</Words>
  <Characters>13105</Characters>
  <Application>Microsoft Office Word</Application>
  <DocSecurity>0</DocSecurity>
  <Lines>109</Lines>
  <Paragraphs>30</Paragraphs>
  <ScaleCrop>false</ScaleCrop>
  <Company/>
  <LinksUpToDate>false</LinksUpToDate>
  <CharactersWithSpaces>1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cp:revision>
  <dcterms:created xsi:type="dcterms:W3CDTF">2022-08-26T19:20:00Z</dcterms:created>
  <dcterms:modified xsi:type="dcterms:W3CDTF">2022-08-26T19:21:00Z</dcterms:modified>
</cp:coreProperties>
</file>